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066BE" w:rsidRDefault="00F066BE">
                            <w:pPr>
                              <w:pStyle w:val="Frontpagetext"/>
                              <w:rPr>
                                <w:sz w:val="28"/>
                                <w:szCs w:val="28"/>
                              </w:rPr>
                            </w:pPr>
                            <w:r>
                              <w:rPr>
                                <w:sz w:val="28"/>
                                <w:szCs w:val="28"/>
                              </w:rPr>
                              <w:t xml:space="preserve">Institutionen för data- </w:t>
                            </w:r>
                            <w:r>
                              <w:rPr>
                                <w:sz w:val="28"/>
                                <w:szCs w:val="28"/>
                              </w:rPr>
                              <w:br/>
                              <w:t>och systemvetenskap</w:t>
                            </w:r>
                          </w:p>
                          <w:p w14:paraId="0DD0DA7D" w14:textId="77777777" w:rsidR="00F066BE" w:rsidRDefault="00F066BE">
                            <w:pPr>
                              <w:pStyle w:val="TextBox"/>
                            </w:pPr>
                            <w:r>
                              <w:t xml:space="preserve">Examensarbete 15 </w:t>
                            </w:r>
                            <w:proofErr w:type="spellStart"/>
                            <w:r>
                              <w:t>hp</w:t>
                            </w:r>
                            <w:proofErr w:type="spellEnd"/>
                          </w:p>
                          <w:p w14:paraId="205AAAC7" w14:textId="77777777" w:rsidR="00F066BE" w:rsidRDefault="00F066BE">
                            <w:pPr>
                              <w:pStyle w:val="TextBox"/>
                            </w:pPr>
                            <w:r>
                              <w:t>Data- och systemvetenskap</w:t>
                            </w:r>
                          </w:p>
                          <w:p w14:paraId="51566511" w14:textId="77777777" w:rsidR="00F066BE" w:rsidRDefault="00F066BE">
                            <w:pPr>
                              <w:pStyle w:val="Textruta"/>
                            </w:pPr>
                            <w:r>
                              <w:t xml:space="preserve">Kurs- eller utbildningsprogram (180 </w:t>
                            </w:r>
                            <w:proofErr w:type="spellStart"/>
                            <w:r>
                              <w:t>hp</w:t>
                            </w:r>
                            <w:proofErr w:type="spellEnd"/>
                            <w:r>
                              <w:t xml:space="preserve">) </w:t>
                            </w:r>
                          </w:p>
                          <w:p w14:paraId="7A700FAB" w14:textId="05793D08" w:rsidR="00F066BE" w:rsidRDefault="00F066BE">
                            <w:pPr>
                              <w:pStyle w:val="Textruta"/>
                            </w:pPr>
                            <w:r>
                              <w:t>Höstterminen 2018</w:t>
                            </w:r>
                          </w:p>
                          <w:p w14:paraId="381612CD" w14:textId="77777777" w:rsidR="00F066BE" w:rsidRDefault="00F066BE">
                            <w:pPr>
                              <w:pStyle w:val="Textruta"/>
                            </w:pPr>
                            <w:r>
                              <w:t>Handledare: Robert Ramberg</w:t>
                            </w:r>
                          </w:p>
                          <w:p w14:paraId="41DC09BB" w14:textId="358B72E7" w:rsidR="00F066BE" w:rsidRDefault="00F066BE">
                            <w:pPr>
                              <w:pStyle w:val="Textruta"/>
                            </w:pPr>
                            <w:r>
                              <w:t>Granskare: Patrik Hernvall</w:t>
                            </w:r>
                          </w:p>
                          <w:p w14:paraId="316E1ACF" w14:textId="77777777" w:rsidR="00F066BE" w:rsidRPr="00EE4EEC" w:rsidRDefault="00F066B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066BE" w:rsidRDefault="00F066B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3A2BA1" w:rsidRDefault="003A2BA1">
                      <w:pPr>
                        <w:pStyle w:val="Frontpagetext"/>
                        <w:rPr>
                          <w:sz w:val="28"/>
                          <w:szCs w:val="28"/>
                        </w:rPr>
                      </w:pPr>
                      <w:r>
                        <w:rPr>
                          <w:sz w:val="28"/>
                          <w:szCs w:val="28"/>
                        </w:rPr>
                        <w:t xml:space="preserve">Institutionen för data- </w:t>
                      </w:r>
                      <w:r>
                        <w:rPr>
                          <w:sz w:val="28"/>
                          <w:szCs w:val="28"/>
                        </w:rPr>
                        <w:br/>
                        <w:t>och systemvetenskap</w:t>
                      </w:r>
                    </w:p>
                    <w:p w14:paraId="0DD0DA7D" w14:textId="77777777" w:rsidR="003A2BA1" w:rsidRDefault="003A2BA1">
                      <w:pPr>
                        <w:pStyle w:val="TextBox"/>
                      </w:pPr>
                      <w:r>
                        <w:t>Examensarbete 15 hp</w:t>
                      </w:r>
                    </w:p>
                    <w:p w14:paraId="205AAAC7" w14:textId="77777777" w:rsidR="003A2BA1" w:rsidRDefault="003A2BA1">
                      <w:pPr>
                        <w:pStyle w:val="TextBox"/>
                      </w:pPr>
                      <w:r>
                        <w:t>Data- och systemvetenskap</w:t>
                      </w:r>
                    </w:p>
                    <w:p w14:paraId="51566511" w14:textId="77777777" w:rsidR="003A2BA1" w:rsidRDefault="003A2BA1">
                      <w:pPr>
                        <w:pStyle w:val="Textruta"/>
                      </w:pPr>
                      <w:r>
                        <w:t xml:space="preserve">Kurs- eller utbildningsprogram (180 hp) </w:t>
                      </w:r>
                    </w:p>
                    <w:p w14:paraId="7A700FAB" w14:textId="05793D08" w:rsidR="003A2BA1" w:rsidRDefault="003A2BA1">
                      <w:pPr>
                        <w:pStyle w:val="Textruta"/>
                      </w:pPr>
                      <w:r>
                        <w:t>Höstterminen 2018</w:t>
                      </w:r>
                    </w:p>
                    <w:p w14:paraId="381612CD" w14:textId="77777777" w:rsidR="003A2BA1" w:rsidRDefault="003A2BA1">
                      <w:pPr>
                        <w:pStyle w:val="Textruta"/>
                      </w:pPr>
                      <w:r>
                        <w:t>Handledare: Robert Ramberg</w:t>
                      </w:r>
                    </w:p>
                    <w:p w14:paraId="41DC09BB" w14:textId="358B72E7" w:rsidR="003A2BA1" w:rsidRDefault="003A2BA1">
                      <w:pPr>
                        <w:pStyle w:val="Textruta"/>
                      </w:pPr>
                      <w:r>
                        <w:t>Granskare: Patrik Hernvall</w:t>
                      </w:r>
                    </w:p>
                    <w:p w14:paraId="316E1ACF" w14:textId="77777777" w:rsidR="003A2BA1" w:rsidRPr="00EE4EEC" w:rsidRDefault="003A2BA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A2BA1" w:rsidRDefault="003A2BA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0264EA3C"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commentRangeStart w:id="3"/>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ogiken tillhandahålls i kurser</w:t>
      </w:r>
      <w:commentRangeEnd w:id="3"/>
      <w:r w:rsidR="002C5DCC">
        <w:rPr>
          <w:rStyle w:val="CommentReference"/>
        </w:rPr>
        <w:commentReference w:id="3"/>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w:t>
      </w:r>
      <w:commentRangeStart w:id="4"/>
      <w:r w:rsidR="00265FDF">
        <w:t>pedagogisk</w:t>
      </w:r>
      <w:r w:rsidR="00813E12">
        <w:t xml:space="preserve">t </w:t>
      </w:r>
      <w:r w:rsidR="000033C8">
        <w:t>ansvarig</w:t>
      </w:r>
      <w:commentRangeEnd w:id="4"/>
      <w:r w:rsidR="002C5DCC">
        <w:rPr>
          <w:rStyle w:val="CommentReference"/>
        </w:rPr>
        <w:commentReference w:id="4"/>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5" w:author="Jason Serviss" w:date="2018-11-21T17:53:00Z">
        <w:r w:rsidR="00265FDF" w:rsidDel="002C5DCC">
          <w:delText xml:space="preserve">ramverk </w:delText>
        </w:r>
      </w:del>
      <w:ins w:id="6"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7" w:author="Jason Serviss" w:date="2018-11-21T17:53:00Z">
        <w:r w:rsidR="00D6155F" w:rsidDel="002C5DCC">
          <w:delText>ansats</w:delText>
        </w:r>
      </w:del>
      <w:ins w:id="8"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9" w:author="Jason Serviss" w:date="2018-11-21T18:51:00Z">
        <w:r w:rsidR="00A72A42" w:rsidDel="00A512CD">
          <w:delText xml:space="preserve">betecknar </w:delText>
        </w:r>
      </w:del>
      <w:ins w:id="10" w:author="Jason Serviss" w:date="2018-11-21T18:51:00Z">
        <w:r w:rsidR="00A512CD">
          <w:t xml:space="preserve">visar </w:t>
        </w:r>
      </w:ins>
      <w:r w:rsidR="00A72A42">
        <w:t>Grade en stark</w:t>
      </w:r>
      <w:r w:rsidR="00D6155F">
        <w:t xml:space="preserve"> </w:t>
      </w:r>
      <w:del w:id="11" w:author="Jason Serviss" w:date="2018-11-21T18:54:00Z">
        <w:r w:rsidR="00D6155F" w:rsidDel="00A512CD">
          <w:delText xml:space="preserve">kunnighet </w:delText>
        </w:r>
      </w:del>
      <w:ins w:id="12" w:author="Jason Serviss" w:date="2018-11-21T18:54:00Z">
        <w:r w:rsidR="00A512CD">
          <w:t xml:space="preserve">förmåga </w:t>
        </w:r>
      </w:ins>
      <w:r w:rsidR="00D6155F">
        <w:t xml:space="preserve">av att </w:t>
      </w:r>
      <w:r w:rsidR="007466FA">
        <w:t>presentera kurser</w:t>
      </w:r>
      <w:ins w:id="13" w:author="Jason Serviss" w:date="2018-11-21T18:51:00Z">
        <w:r w:rsidR="00A512CD">
          <w:t xml:space="preserve"> genom höga evalueringsresultat i </w:t>
        </w:r>
      </w:ins>
      <w:proofErr w:type="spellStart"/>
      <w:ins w:id="14" w:author="Jason Serviss" w:date="2018-11-21T18:53:00Z">
        <w:r w:rsidR="00A512CD">
          <w:t>DIMs</w:t>
        </w:r>
        <w:proofErr w:type="spellEnd"/>
        <w:r w:rsidR="00A512CD">
          <w:t xml:space="preserve"> </w:t>
        </w:r>
        <w:r w:rsidR="00A512CD">
          <w:rPr>
            <w:i/>
          </w:rPr>
          <w:t xml:space="preserve">Presentations </w:t>
        </w:r>
        <w:r w:rsidR="00A512CD" w:rsidRPr="00A512CD">
          <w:rPr>
            <w:rPrChange w:id="15"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16" w:author="Jason Serviss" w:date="2018-11-21T17:54:00Z">
        <w:r w:rsidR="00E0678A" w:rsidDel="002C5DCC">
          <w:delText xml:space="preserve">logisk </w:delText>
        </w:r>
      </w:del>
      <w:ins w:id="17" w:author="Jason Serviss" w:date="2018-11-21T17:54:00Z">
        <w:r w:rsidR="002C5DCC">
          <w:t xml:space="preserve">förankrad </w:t>
        </w:r>
      </w:ins>
      <w:r w:rsidR="00E0678A">
        <w:t xml:space="preserve">utgångspunkt för vidare undersökningar kring </w:t>
      </w:r>
      <w:ins w:id="18" w:author="Jason Serviss" w:date="2018-11-21T18:57:00Z">
        <w:r w:rsidR="003A53D6">
          <w:t xml:space="preserve">pedagogiska </w:t>
        </w:r>
      </w:ins>
      <w:del w:id="19" w:author="Jason Serviss" w:date="2018-11-21T18:57:00Z">
        <w:r w:rsidR="0081570D" w:rsidDel="003A53D6">
          <w:delText xml:space="preserve">anpassande </w:delText>
        </w:r>
      </w:del>
      <w:ins w:id="20" w:author="Jason Serviss" w:date="2018-11-21T18:57:00Z">
        <w:r w:rsidR="003A53D6">
          <w:t xml:space="preserve">modeller som skulle tillämpas </w:t>
        </w:r>
      </w:ins>
      <w:del w:id="21"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2" w:name="_Toc391456179"/>
      <w:bookmarkStart w:id="23" w:name="_Toc401327935"/>
      <w:bookmarkEnd w:id="22"/>
      <w:r>
        <w:lastRenderedPageBreak/>
        <w:t>Introduktion</w:t>
      </w:r>
      <w:bookmarkEnd w:id="2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0F322A87"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24"/>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commentRangeEnd w:id="24"/>
      <w:r w:rsidR="003A53D6">
        <w:rPr>
          <w:rStyle w:val="CommentReference"/>
        </w:rPr>
        <w:commentReference w:id="24"/>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rsidRPr="00C11C02">
        <w:rPr>
          <w:strike/>
          <w:rPrChange w:id="25" w:author="Jason Serviss" w:date="2018-11-21T19:12:00Z">
            <w:rPr/>
          </w:rPrChange>
        </w:rPr>
        <w:t xml:space="preserve">Det kan likaså </w:t>
      </w:r>
      <w:r w:rsidR="0074784D" w:rsidRPr="00C11C02">
        <w:rPr>
          <w:strike/>
          <w:rPrChange w:id="26" w:author="Jason Serviss" w:date="2018-11-21T19:12:00Z">
            <w:rPr/>
          </w:rPrChange>
        </w:rPr>
        <w:t>underlätta</w:t>
      </w:r>
      <w:r w:rsidR="00850895" w:rsidRPr="00C11C02">
        <w:rPr>
          <w:strike/>
          <w:rPrChange w:id="27" w:author="Jason Serviss" w:date="2018-11-21T19:12:00Z">
            <w:rPr/>
          </w:rPrChange>
        </w:rPr>
        <w:t xml:space="preserve"> ELF</w:t>
      </w:r>
      <w:r w:rsidR="00C51B02" w:rsidRPr="00C11C02">
        <w:rPr>
          <w:strike/>
          <w:rPrChange w:id="28" w:author="Jason Serviss" w:date="2018-11-21T19:12:00Z">
            <w:rPr/>
          </w:rPrChange>
        </w:rPr>
        <w:t>’</w:t>
      </w:r>
      <w:r w:rsidR="0074784D" w:rsidRPr="00C11C02">
        <w:rPr>
          <w:strike/>
          <w:rPrChange w:id="29" w:author="Jason Serviss" w:date="2018-11-21T19:12:00Z">
            <w:rPr/>
          </w:rPrChange>
        </w:rPr>
        <w:t>s</w:t>
      </w:r>
      <w:r w:rsidR="00411F1C" w:rsidRPr="00C11C02">
        <w:rPr>
          <w:strike/>
          <w:rPrChange w:id="30" w:author="Jason Serviss" w:date="2018-11-21T19:12:00Z">
            <w:rPr/>
          </w:rPrChange>
        </w:rPr>
        <w:t xml:space="preserve"> möjlighet</w:t>
      </w:r>
      <w:r w:rsidR="00850895" w:rsidRPr="00C11C02">
        <w:rPr>
          <w:strike/>
          <w:rPrChange w:id="31" w:author="Jason Serviss" w:date="2018-11-21T19:12:00Z">
            <w:rPr/>
          </w:rPrChange>
        </w:rPr>
        <w:t xml:space="preserve"> att kunna bedöma utefter hur pedagogiken</w:t>
      </w:r>
      <w:r w:rsidR="00384E49" w:rsidRPr="00C11C02">
        <w:rPr>
          <w:strike/>
          <w:rPrChange w:id="32" w:author="Jason Serviss" w:date="2018-11-21T19:12:00Z">
            <w:rPr/>
          </w:rPrChange>
        </w:rPr>
        <w:t xml:space="preserve"> tillhandahålls i sina e-kurser</w:t>
      </w:r>
      <w:r w:rsidR="00850895" w:rsidRPr="00C11C02">
        <w:rPr>
          <w:strike/>
          <w:rPrChange w:id="33" w:author="Jason Serviss" w:date="2018-11-21T19:12:00Z">
            <w:rPr/>
          </w:rPrChange>
        </w:rPr>
        <w:t>.</w:t>
      </w:r>
      <w:r w:rsidR="00850895">
        <w:t xml:space="preserve"> Det har uppvisat</w:t>
      </w:r>
      <w:r w:rsidR="0074784D">
        <w:t>s</w:t>
      </w:r>
      <w:r w:rsidR="00850895">
        <w:t xml:space="preserve"> att majoriteten av e-kurser </w:t>
      </w:r>
      <w:proofErr w:type="gramStart"/>
      <w:del w:id="34" w:author="Jason Serviss" w:date="2018-11-21T19:20:00Z">
        <w:r w:rsidR="00850895" w:rsidDel="00C11C02">
          <w:delText>inte har tillräckligt</w:delText>
        </w:r>
        <w:r w:rsidR="000B4763" w:rsidDel="00C11C02">
          <w:delText xml:space="preserve"> med pedagogisk bakgrund</w:delText>
        </w:r>
      </w:del>
      <w:ins w:id="35"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77777777" w:rsidR="00387A03" w:rsidRDefault="00041127" w:rsidP="00EF5A81">
      <w:pPr>
        <w:widowControl w:val="0"/>
        <w:autoSpaceDE w:val="0"/>
        <w:autoSpaceDN w:val="0"/>
        <w:adjustRightInd w:val="0"/>
        <w:spacing w:after="240" w:line="480" w:lineRule="auto"/>
        <w:rPr>
          <w:ins w:id="36"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37" w:author="Jason Serviss" w:date="2018-11-21T19:21:00Z">
        <w:r w:rsidR="000132C0" w:rsidRPr="00EF5A81" w:rsidDel="00C11C02">
          <w:delText xml:space="preserve">individuella </w:delText>
        </w:r>
      </w:del>
      <w:r w:rsidR="000132C0" w:rsidRPr="00EF5A81">
        <w:t xml:space="preserve">lämplighet beror </w:t>
      </w:r>
      <w:r w:rsidR="000B4763" w:rsidRPr="00EF5A81">
        <w:t xml:space="preserve">i huvudsak </w:t>
      </w:r>
      <w:r w:rsidR="000132C0" w:rsidRPr="00EF5A81">
        <w:t xml:space="preserve">på vilken slags inlärning </w:t>
      </w:r>
      <w:commentRangeStart w:id="38"/>
      <w:r w:rsidR="000132C0" w:rsidRPr="00EF5A81">
        <w:t>som ska tilldelas i undervisningen</w:t>
      </w:r>
      <w:r>
        <w:t xml:space="preserve"> </w:t>
      </w:r>
      <w:commentRangeEnd w:id="38"/>
      <w:r w:rsidR="002C5DCC">
        <w:rPr>
          <w:rStyle w:val="CommentReference"/>
        </w:rPr>
        <w:commentReference w:id="38"/>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449F3933" w14:textId="1B9801A2" w:rsidR="00387A03" w:rsidRDefault="00CD7E26" w:rsidP="00EF5A81">
      <w:pPr>
        <w:widowControl w:val="0"/>
        <w:autoSpaceDE w:val="0"/>
        <w:autoSpaceDN w:val="0"/>
        <w:adjustRightInd w:val="0"/>
        <w:spacing w:after="240" w:line="480" w:lineRule="auto"/>
        <w:rPr>
          <w:ins w:id="39" w:author="Jason Serviss" w:date="2018-11-21T20:37:00Z"/>
        </w:rPr>
      </w:pPr>
      <w:ins w:id="40" w:author="Jason Serviss" w:date="2018-11-21T20:48:00Z">
        <w:r>
          <w:t>D</w:t>
        </w:r>
      </w:ins>
      <w:del w:id="41"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42" w:author="Jason Serviss" w:date="2018-11-21T18:00:00Z">
        <w:r w:rsidR="00B661EF" w:rsidRPr="00EF5A81" w:rsidDel="002C5DCC">
          <w:delText>kan</w:delText>
        </w:r>
        <w:r w:rsidR="004C23F2" w:rsidRPr="00EF5A81" w:rsidDel="002C5DCC">
          <w:delText xml:space="preserve"> </w:delText>
        </w:r>
      </w:del>
      <w:del w:id="43" w:author="Jason Serviss" w:date="2018-11-21T20:48:00Z">
        <w:r w:rsidR="0062005C" w:rsidRPr="00EF5A81" w:rsidDel="00CD7E26">
          <w:delText>d</w:delText>
        </w:r>
      </w:del>
      <w:r w:rsidR="0062005C" w:rsidRPr="00EF5A81">
        <w:t>et A</w:t>
      </w:r>
      <w:r w:rsidR="00850895" w:rsidRPr="00EF5A81">
        <w:t>ssociativa perspektivet</w:t>
      </w:r>
      <w:ins w:id="44" w:author="Jason Serviss" w:date="2018-11-21T20:54:00Z">
        <w:r>
          <w:t xml:space="preserve"> är oftast beskriven som </w:t>
        </w:r>
      </w:ins>
      <w:ins w:id="45" w:author="Jason Serviss" w:date="2018-11-21T20:55:00Z">
        <w:r>
          <w:t xml:space="preserve">”lärande som en aktivitet av </w:t>
        </w:r>
      </w:ins>
      <w:ins w:id="46" w:author="Jason Serviss" w:date="2018-11-21T20:56:00Z">
        <w:r>
          <w:t>strukturerade</w:t>
        </w:r>
      </w:ins>
      <w:ins w:id="47" w:author="Jason Serviss" w:date="2018-11-21T20:55:00Z">
        <w:r>
          <w:t xml:space="preserve"> uppgifter”</w:t>
        </w:r>
      </w:ins>
      <w:ins w:id="48" w:author="Jason Serviss" w:date="2018-11-21T20:56:00Z">
        <w:r>
          <w:t xml:space="preserve"> och</w:t>
        </w:r>
      </w:ins>
      <w:r w:rsidR="00850895" w:rsidRPr="00EF5A81">
        <w:t xml:space="preserve"> </w:t>
      </w:r>
      <w:ins w:id="49" w:author="Jason Serviss" w:date="2018-11-21T20:49:00Z">
        <w:r>
          <w:t>karakteriserats av</w:t>
        </w:r>
      </w:ins>
      <w:ins w:id="50" w:author="Jason Serviss" w:date="2018-11-21T20:51:00Z">
        <w:r>
          <w:t xml:space="preserve"> till exempel</w:t>
        </w:r>
      </w:ins>
      <w:ins w:id="51" w:author="Jason Serviss" w:date="2018-11-21T20:56:00Z">
        <w:r>
          <w:t>,</w:t>
        </w:r>
      </w:ins>
      <w:ins w:id="52" w:author="Jason Serviss" w:date="2018-11-21T20:49:00Z">
        <w:r>
          <w:t xml:space="preserve"> </w:t>
        </w:r>
      </w:ins>
      <w:ins w:id="53" w:author="Jason Serviss" w:date="2018-11-21T20:50:00Z">
        <w:r>
          <w:t xml:space="preserve">beteende modifiering och </w:t>
        </w:r>
      </w:ins>
      <w:ins w:id="54" w:author="Jason Serviss" w:date="2018-11-21T20:52:00Z">
        <w:r>
          <w:t xml:space="preserve">lärande genom association och </w:t>
        </w:r>
      </w:ins>
      <w:ins w:id="55" w:author="Jason Serviss" w:date="2018-11-21T20:53:00Z">
        <w:r>
          <w:t>förstärkning</w:t>
        </w:r>
      </w:ins>
      <w:ins w:id="56" w:author="Jason Serviss" w:date="2018-11-21T20:50:00Z">
        <w:r>
          <w:t xml:space="preserve"> </w:t>
        </w:r>
      </w:ins>
      <w:del w:id="57"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proofErr w:type="spellStart"/>
      <w:r w:rsidR="00A72A42" w:rsidRPr="00EF5A81">
        <w:rPr>
          <w:rFonts w:cs="Times New Roman"/>
        </w:rPr>
        <w:t>Conole</w:t>
      </w:r>
      <w:proofErr w:type="spellEnd"/>
      <w:r w:rsidR="00A72A42" w:rsidRPr="00EF5A81">
        <w:rPr>
          <w:rFonts w:cs="Times New Roman"/>
        </w:rPr>
        <w:t>,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6DD0535D" w:rsidR="00387A03" w:rsidRDefault="004822AA" w:rsidP="00EF5A81">
      <w:pPr>
        <w:widowControl w:val="0"/>
        <w:autoSpaceDE w:val="0"/>
        <w:autoSpaceDN w:val="0"/>
        <w:adjustRightInd w:val="0"/>
        <w:spacing w:after="240" w:line="480" w:lineRule="auto"/>
        <w:rPr>
          <w:ins w:id="58"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ins w:id="59" w:author="Jason Serviss" w:date="2018-11-21T21:17:00Z">
        <w:r w:rsidR="00F11601">
          <w:t xml:space="preserve">”lärande genom förståelse” </w:t>
        </w:r>
      </w:ins>
      <w:ins w:id="60" w:author="Jason Serviss" w:date="2018-11-21T21:38:00Z">
        <w:r w:rsidR="006C0816">
          <w:t xml:space="preserve">och </w:t>
        </w:r>
      </w:ins>
      <w:ins w:id="61" w:author="Jason Serviss" w:date="2018-11-21T21:40:00Z">
        <w:r w:rsidR="006C0816">
          <w:t>utnyt</w:t>
        </w:r>
      </w:ins>
      <w:ins w:id="62" w:author="Jason Serviss" w:date="2018-11-21T21:43:00Z">
        <w:r w:rsidR="006C0816">
          <w:t>t</w:t>
        </w:r>
      </w:ins>
      <w:ins w:id="63" w:author="Jason Serviss" w:date="2018-11-21T21:40:00Z">
        <w:r w:rsidR="006C0816">
          <w:t xml:space="preserve">jar relationen mellan </w:t>
        </w:r>
      </w:ins>
      <w:ins w:id="64" w:author="Jason Serviss" w:date="2018-11-21T21:41:00Z">
        <w:r w:rsidR="006C0816">
          <w:t xml:space="preserve">kognitiva processer </w:t>
        </w:r>
      </w:ins>
      <w:ins w:id="65" w:author="Jason Serviss" w:date="2018-11-21T21:42:00Z">
        <w:r w:rsidR="006C0816">
          <w:t xml:space="preserve">och </w:t>
        </w:r>
      </w:ins>
      <w:ins w:id="66" w:author="Jason Serviss" w:date="2018-11-21T21:43:00Z">
        <w:r w:rsidR="006C0816">
          <w:t>betande</w:t>
        </w:r>
      </w:ins>
      <w:ins w:id="67" w:author="Jason Serviss" w:date="2018-11-21T21:42:00Z">
        <w:r w:rsidR="006C0816">
          <w:t xml:space="preserve"> för at</w:t>
        </w:r>
      </w:ins>
      <w:ins w:id="68" w:author="Jason Serviss" w:date="2018-11-21T21:44:00Z">
        <w:r w:rsidR="006C0816">
          <w:t>t</w:t>
        </w:r>
      </w:ins>
      <w:ins w:id="69" w:author="Jason Serviss" w:date="2018-11-21T21:42:00Z">
        <w:r w:rsidR="006C0816">
          <w:t xml:space="preserve"> </w:t>
        </w:r>
      </w:ins>
      <w:ins w:id="70" w:author="Jason Serviss" w:date="2018-11-21T21:43:00Z">
        <w:r w:rsidR="006C0816">
          <w:t>strukturera</w:t>
        </w:r>
      </w:ins>
      <w:ins w:id="71" w:author="Jason Serviss" w:date="2018-11-21T21:42:00Z">
        <w:r w:rsidR="006C0816">
          <w:t xml:space="preserve"> kurs </w:t>
        </w:r>
      </w:ins>
      <w:ins w:id="72" w:author="Jason Serviss" w:date="2018-11-21T21:43:00Z">
        <w:r w:rsidR="006C0816">
          <w:t>innehåll</w:t>
        </w:r>
      </w:ins>
      <w:ins w:id="73" w:author="Jason Serviss" w:date="2018-11-21T21:42:00Z">
        <w:r w:rsidR="006C0816">
          <w:t xml:space="preserve"> </w:t>
        </w:r>
      </w:ins>
      <w:ins w:id="74" w:author="Jason Serviss" w:date="2018-11-21T21:44:00Z">
        <w:r w:rsidR="006C0816">
          <w:t>och</w:t>
        </w:r>
      </w:ins>
      <w:ins w:id="75" w:author="Jason Serviss" w:date="2018-11-21T21:42:00Z">
        <w:r w:rsidR="006C0816">
          <w:t xml:space="preserve"> ge upphov till transformationer i kognitiva strukturer </w:t>
        </w:r>
      </w:ins>
      <w:del w:id="76"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77"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78"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proofErr w:type="spellStart"/>
      <w:r w:rsidR="004D2145" w:rsidRPr="004D2145">
        <w:rPr>
          <w:rFonts w:cs="Times New Roman"/>
          <w:szCs w:val="24"/>
        </w:rPr>
        <w:t>Conole</w:t>
      </w:r>
      <w:proofErr w:type="spellEnd"/>
      <w:r w:rsidR="004D2145" w:rsidRPr="004D2145">
        <w:rPr>
          <w:rFonts w:cs="Times New Roman"/>
          <w:szCs w:val="24"/>
        </w:rPr>
        <w:t>, 2010; Dalsgaard, 2005)</w:t>
      </w:r>
      <w:r w:rsidR="00CF3F07">
        <w:fldChar w:fldCharType="end"/>
      </w:r>
      <w:r w:rsidR="00012EE9" w:rsidRPr="00CF3F07">
        <w:t>.</w:t>
      </w:r>
      <w:ins w:id="79" w:author="Jason Serviss" w:date="2018-11-21T21:53:00Z">
        <w:r w:rsidR="00B00BFB">
          <w:t xml:space="preserve"> </w:t>
        </w:r>
      </w:ins>
      <w:ins w:id="80" w:author="Jason Serviss" w:date="2018-11-21T21:57:00Z">
        <w:r w:rsidR="00B00BFB">
          <w:t xml:space="preserve">Studenten lär sig </w:t>
        </w:r>
      </w:ins>
      <w:ins w:id="81" w:author="Jason Serviss" w:date="2018-11-21T21:58:00Z">
        <w:r w:rsidR="00470E31">
          <w:t xml:space="preserve">bl.a. </w:t>
        </w:r>
      </w:ins>
      <w:ins w:id="82" w:author="Jason Serviss" w:date="2018-11-21T21:57:00Z">
        <w:r w:rsidR="00B00BFB">
          <w:t xml:space="preserve">genom omvandling av </w:t>
        </w:r>
      </w:ins>
      <w:ins w:id="83" w:author="Jason Serviss" w:date="2018-11-21T21:58:00Z">
        <w:r w:rsidR="00B00BFB">
          <w:t xml:space="preserve">erfarenhet </w:t>
        </w:r>
        <w:r w:rsidR="00470E31">
          <w:t>till kunskap</w:t>
        </w:r>
      </w:ins>
      <w:ins w:id="84" w:author="Jason Serviss" w:date="2018-11-21T21:59:00Z">
        <w:r w:rsidR="00470E31">
          <w:t xml:space="preserve"> och kompetens</w:t>
        </w:r>
      </w:ins>
      <w:ins w:id="85" w:author="Jason Serviss" w:date="2018-11-21T22:00:00Z">
        <w:r w:rsidR="00470E31">
          <w:t xml:space="preserve"> ofta </w:t>
        </w:r>
      </w:ins>
      <w:ins w:id="86" w:author="Jason Serviss" w:date="2018-11-21T22:01:00Z">
        <w:r w:rsidR="00470E31">
          <w:t>genom</w:t>
        </w:r>
      </w:ins>
      <w:ins w:id="87" w:author="Jason Serviss" w:date="2018-11-21T22:00:00Z">
        <w:r w:rsidR="00470E31">
          <w:t xml:space="preserve"> </w:t>
        </w:r>
      </w:ins>
      <w:ins w:id="88" w:author="Jason Serviss" w:date="2018-11-21T22:01:00Z">
        <w:r w:rsidR="00470E31">
          <w:t xml:space="preserve">lösning av specifika problem. </w:t>
        </w:r>
      </w:ins>
      <w:r w:rsidR="00012EE9">
        <w:t xml:space="preserve"> </w:t>
      </w:r>
      <w:commentRangeStart w:id="89"/>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commentRangeEnd w:id="89"/>
      <w:r w:rsidR="00B00BFB">
        <w:rPr>
          <w:rStyle w:val="CommentReference"/>
        </w:rPr>
        <w:commentReference w:id="89"/>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w:t>
      </w:r>
      <w:bookmarkStart w:id="90" w:name="_GoBack"/>
      <w:bookmarkEnd w:id="90"/>
      <w:r w:rsidR="00850895" w:rsidRPr="00EF5A81">
        <w:t>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4B012F63"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w:t>
      </w:r>
      <w:r w:rsidR="00850895" w:rsidRPr="00EF5A81">
        <w:lastRenderedPageBreak/>
        <w:t>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91" w:name="_Toc391456180"/>
      <w:bookmarkStart w:id="92"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91"/>
      <w:bookmarkEnd w:id="92"/>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93" w:author="Jason Serviss" w:date="2018-11-21T18:02:00Z">
        <w:r w:rsidR="002C5DCC">
          <w:rPr>
            <w:rFonts w:cs="Times New Roman"/>
          </w:rPr>
          <w:t>en</w:t>
        </w:r>
      </w:ins>
      <w:del w:id="94"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0BA8DD63"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proofErr w:type="spellStart"/>
      <w:r w:rsidRPr="00713E7C">
        <w:rPr>
          <w:rFonts w:cs="Times New Roman"/>
        </w:rPr>
        <w:t>pedagogik</w:t>
      </w:r>
      <w:ins w:id="95" w:author="Jason Serviss" w:date="2018-11-21T18:05:00Z">
        <w:r w:rsidR="00442178">
          <w:rPr>
            <w:rFonts w:cs="Times New Roman"/>
          </w:rPr>
          <w:t>a</w:t>
        </w:r>
        <w:proofErr w:type="spellEnd"/>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96" w:author="Jason Serviss" w:date="2018-11-21T18:05:00Z">
        <w:r w:rsidRPr="00713E7C" w:rsidDel="00442178">
          <w:rPr>
            <w:rFonts w:cs="Times New Roman"/>
          </w:rPr>
          <w:delText xml:space="preserve">strategi </w:delText>
        </w:r>
      </w:del>
      <w:ins w:id="97"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del w:id="98" w:author="Jason Serviss" w:date="2018-11-21T18:05:00Z">
        <w:r w:rsidRPr="00713E7C" w:rsidDel="00442178">
          <w:rPr>
            <w:rFonts w:cs="Times New Roman"/>
          </w:rPr>
          <w:delText xml:space="preserve">strategi </w:delText>
        </w:r>
      </w:del>
      <w:ins w:id="99"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100" w:author="Jason Serviss" w:date="2018-11-21T18:06:00Z">
        <w:r w:rsidRPr="00713E7C" w:rsidDel="00442178">
          <w:rPr>
            <w:rFonts w:cs="Times New Roman"/>
          </w:rPr>
          <w:delText xml:space="preserve">logisk </w:delText>
        </w:r>
      </w:del>
      <w:ins w:id="101"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strategi, utvärderades fyra av Grades tidigare </w:t>
      </w:r>
      <w:r w:rsidR="00EA50F0">
        <w:rPr>
          <w:rFonts w:cs="Times New Roman"/>
        </w:rPr>
        <w:t xml:space="preserve">kurser </w:t>
      </w:r>
      <w:r w:rsidR="008670D1">
        <w:rPr>
          <w:rFonts w:cs="Times New Roman"/>
        </w:rPr>
        <w:lastRenderedPageBreak/>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102" w:name="_Toc391456181"/>
      <w:bookmarkStart w:id="103" w:name="_Toc401327937"/>
      <w:bookmarkEnd w:id="102"/>
      <w:r>
        <w:t>Metod</w:t>
      </w:r>
      <w:bookmarkStart w:id="104" w:name="_Toc391456182"/>
      <w:bookmarkStart w:id="105" w:name="_Toc401327938"/>
      <w:bookmarkEnd w:id="103"/>
      <w:bookmarkEnd w:id="104"/>
    </w:p>
    <w:p w14:paraId="4F1EA438" w14:textId="4F3DF2B1" w:rsidR="00D45847" w:rsidRPr="00CA1731" w:rsidRDefault="00E30B7E" w:rsidP="00CA1731">
      <w:pPr>
        <w:tabs>
          <w:tab w:val="left" w:pos="1134"/>
        </w:tabs>
        <w:spacing w:line="360" w:lineRule="auto"/>
        <w:rPr>
          <w:rFonts w:cs="Times New Roman"/>
          <w:b/>
          <w:sz w:val="24"/>
          <w:szCs w:val="24"/>
        </w:rPr>
      </w:pPr>
      <w:ins w:id="106" w:author="Jason Serviss" w:date="2018-11-21T19:45:00Z">
        <w:r>
          <w:rPr>
            <w:rFonts w:cs="Times New Roman"/>
            <w:b/>
            <w:sz w:val="24"/>
            <w:szCs w:val="24"/>
          </w:rPr>
          <w:t>Framtagande av intervju frågor</w:t>
        </w:r>
      </w:ins>
      <w:del w:id="107" w:author="Jason Serviss" w:date="2018-11-21T19:45:00Z">
        <w:r w:rsidR="00850895" w:rsidRPr="00CA1731" w:rsidDel="00D36F1C">
          <w:rPr>
            <w:rFonts w:cs="Times New Roman"/>
            <w:b/>
            <w:sz w:val="24"/>
            <w:szCs w:val="24"/>
          </w:rPr>
          <w:delText>I</w:delText>
        </w:r>
      </w:del>
      <w:del w:id="108" w:author="Jason Serviss" w:date="2018-11-21T20:34:00Z">
        <w:r w:rsidR="00850895" w:rsidRPr="00CA1731" w:rsidDel="00E30B7E">
          <w:rPr>
            <w:rFonts w:cs="Times New Roman"/>
            <w:b/>
            <w:sz w:val="24"/>
            <w:szCs w:val="24"/>
          </w:rPr>
          <w:delText>ntervjun</w:delText>
        </w:r>
      </w:del>
      <w:bookmarkEnd w:id="105"/>
    </w:p>
    <w:p w14:paraId="25D56B1E" w14:textId="77777777" w:rsidR="00E41077" w:rsidRDefault="00850895" w:rsidP="000B1921">
      <w:pPr>
        <w:tabs>
          <w:tab w:val="left" w:pos="1134"/>
        </w:tabs>
        <w:spacing w:line="480" w:lineRule="auto"/>
        <w:jc w:val="both"/>
        <w:rPr>
          <w:ins w:id="109"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110" w:author="Jason Serviss" w:date="2018-11-21T18:29:00Z">
        <w:r w:rsidDel="003F0E92">
          <w:rPr>
            <w:rFonts w:cs="Times New Roman"/>
          </w:rPr>
          <w:delText>n</w:delText>
        </w:r>
      </w:del>
      <w:r>
        <w:rPr>
          <w:rFonts w:cs="Times New Roman"/>
        </w:rPr>
        <w:t xml:space="preserve"> </w:t>
      </w:r>
      <w:r w:rsidR="009A74A3">
        <w:rPr>
          <w:rFonts w:cs="Times New Roman"/>
        </w:rPr>
        <w:t>pedagogisk</w:t>
      </w:r>
      <w:ins w:id="111" w:author="Jason Serviss" w:date="2018-11-21T18:29:00Z">
        <w:r w:rsidR="003F0E92">
          <w:rPr>
            <w:rFonts w:cs="Times New Roman"/>
          </w:rPr>
          <w:t>a</w:t>
        </w:r>
      </w:ins>
      <w:r w:rsidR="009A74A3">
        <w:rPr>
          <w:rFonts w:cs="Times New Roman"/>
        </w:rPr>
        <w:t xml:space="preserve"> </w:t>
      </w:r>
      <w:del w:id="112" w:author="Jason Serviss" w:date="2018-11-21T18:29:00Z">
        <w:r w:rsidDel="003F0E92">
          <w:rPr>
            <w:rFonts w:cs="Times New Roman"/>
          </w:rPr>
          <w:delText>s</w:delText>
        </w:r>
        <w:r w:rsidR="00545510" w:rsidDel="003F0E92">
          <w:rPr>
            <w:rFonts w:cs="Times New Roman"/>
          </w:rPr>
          <w:delText xml:space="preserve">trategi </w:delText>
        </w:r>
      </w:del>
      <w:ins w:id="113"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w:t>
      </w:r>
      <w:r>
        <w:lastRenderedPageBreak/>
        <w:t xml:space="preserve">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114" w:author="Jason Serviss" w:date="2018-11-21T20:22:00Z" w:name="move404451099"/>
      <w:moveFrom w:id="115"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114"/>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commentRangeStart w:id="116"/>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xml:space="preserve">. </w:t>
      </w:r>
      <w:commentRangeEnd w:id="116"/>
      <w:r w:rsidR="00442178">
        <w:rPr>
          <w:rStyle w:val="CommentReference"/>
        </w:rPr>
        <w:commentReference w:id="116"/>
      </w:r>
      <w:r w:rsidR="002705D4">
        <w:t>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7890A27" w14:textId="77777777" w:rsidR="00E30B7E" w:rsidRDefault="00E30B7E" w:rsidP="000B1921">
      <w:pPr>
        <w:tabs>
          <w:tab w:val="left" w:pos="1134"/>
        </w:tabs>
        <w:spacing w:line="480" w:lineRule="auto"/>
        <w:jc w:val="both"/>
        <w:rPr>
          <w:ins w:id="117" w:author="Jason Serviss" w:date="2018-11-21T20:34:00Z"/>
          <w:rFonts w:eastAsia="Times New Roman" w:cs="Times New Roman"/>
          <w:lang w:eastAsia="sv-SE"/>
        </w:rPr>
      </w:pPr>
    </w:p>
    <w:p w14:paraId="32BAAB67" w14:textId="1AD6BE67" w:rsidR="00D45847" w:rsidRPr="00E30B7E" w:rsidRDefault="00E30B7E" w:rsidP="00E30B7E">
      <w:pPr>
        <w:tabs>
          <w:tab w:val="left" w:pos="1134"/>
        </w:tabs>
        <w:spacing w:line="360" w:lineRule="auto"/>
        <w:rPr>
          <w:rFonts w:cs="Times New Roman"/>
          <w:b/>
          <w:sz w:val="24"/>
          <w:szCs w:val="24"/>
          <w:rPrChange w:id="118" w:author="Jason Serviss" w:date="2018-11-21T20:34:00Z">
            <w:rPr>
              <w:rFonts w:eastAsia="Times New Roman" w:cs="Times New Roman"/>
              <w:lang w:eastAsia="sv-SE"/>
            </w:rPr>
          </w:rPrChange>
        </w:rPr>
        <w:pPrChange w:id="119" w:author="Jason Serviss" w:date="2018-11-21T20:34:00Z">
          <w:pPr>
            <w:tabs>
              <w:tab w:val="left" w:pos="1134"/>
            </w:tabs>
            <w:spacing w:line="480" w:lineRule="auto"/>
            <w:jc w:val="both"/>
          </w:pPr>
        </w:pPrChange>
      </w:pPr>
      <w:ins w:id="120" w:author="Jason Serviss" w:date="2018-11-21T20:34:00Z">
        <w:r>
          <w:rPr>
            <w:rFonts w:cs="Times New Roman"/>
            <w:b/>
            <w:sz w:val="24"/>
            <w:szCs w:val="24"/>
          </w:rPr>
          <w:t>Intervjun</w:t>
        </w:r>
      </w:ins>
      <w:del w:id="121" w:author="Jason Serviss" w:date="2018-11-21T20:25:00Z">
        <w:r w:rsidR="005471EB" w:rsidDel="00E41077">
          <w:rPr>
            <w:rFonts w:eastAsia="Times New Roman" w:cs="Times New Roman"/>
            <w:lang w:eastAsia="sv-SE"/>
          </w:rPr>
          <w:delText xml:space="preserve"> </w:delText>
        </w:r>
      </w:del>
      <w:moveFromRangeStart w:id="122" w:author="Jason Serviss" w:date="2018-11-21T20:25:00Z" w:name="move404451235"/>
      <w:moveFrom w:id="123" w:author="Jason Serviss" w:date="2018-11-21T20:25:00Z">
        <w:r w:rsidR="006D5856" w:rsidDel="00E41077">
          <w:rPr>
            <w:rFonts w:eastAsia="Times New Roman" w:cs="Times New Roman"/>
            <w:lang w:eastAsia="sv-SE"/>
          </w:rPr>
          <w:t>Respondenten gav sitt godkännande att använda sina intervjusvar i denna studie</w:t>
        </w:r>
        <w:del w:id="124" w:author="Jason Serviss" w:date="2018-11-21T20:34:00Z">
          <w:r w:rsidR="006D5856" w:rsidDel="00E30B7E">
            <w:rPr>
              <w:rFonts w:eastAsia="Times New Roman" w:cs="Times New Roman"/>
              <w:lang w:eastAsia="sv-SE"/>
            </w:rPr>
            <w:delText>.</w:delText>
          </w:r>
        </w:del>
      </w:moveFrom>
      <w:moveFromRangeEnd w:id="122"/>
    </w:p>
    <w:p w14:paraId="6C371707" w14:textId="06B75305" w:rsidR="00E41077" w:rsidRPr="00E41077" w:rsidRDefault="00E41077" w:rsidP="00E41077">
      <w:pPr>
        <w:tabs>
          <w:tab w:val="left" w:pos="1134"/>
        </w:tabs>
        <w:spacing w:line="480" w:lineRule="auto"/>
        <w:jc w:val="both"/>
        <w:rPr>
          <w:rFonts w:eastAsia="Times New Roman" w:cs="Times New Roman"/>
          <w:lang w:eastAsia="sv-SE"/>
        </w:rPr>
      </w:pPr>
      <w:ins w:id="125" w:author="Jason Serviss" w:date="2018-11-21T20:25:00Z">
        <w:r>
          <w:t xml:space="preserve">Intervjun skedde på </w:t>
        </w:r>
        <w:proofErr w:type="spellStart"/>
        <w:r>
          <w:t>Grades</w:t>
        </w:r>
        <w:proofErr w:type="spellEnd"/>
        <w:r>
          <w:t xml:space="preserve"> kontoret i Stockholm i en tyst lokal utan </w:t>
        </w:r>
      </w:ins>
      <w:ins w:id="126" w:author="Jason Serviss" w:date="2018-11-21T20:26:00Z">
        <w:r>
          <w:t xml:space="preserve">möjlighet för avbrytande. </w:t>
        </w:r>
      </w:ins>
      <w:ins w:id="127" w:author="Jason Serviss" w:date="2018-11-21T20:27:00Z">
        <w:r>
          <w:t xml:space="preserve">Intervjun började med att förklara till respondenten </w:t>
        </w:r>
        <w:r w:rsidR="00E30B7E">
          <w:t xml:space="preserve">att frågekonstruktionerna skulle ställas en för en och skulle besvaras enligt </w:t>
        </w:r>
      </w:ins>
      <w:ins w:id="128" w:author="Jason Serviss" w:date="2018-11-21T20:28:00Z">
        <w:r w:rsidR="00E30B7E">
          <w:t xml:space="preserve">bedömningsskala. </w:t>
        </w:r>
      </w:ins>
      <w:ins w:id="129" w:author="Jason Serviss" w:date="2018-11-21T20:31:00Z">
        <w:r w:rsidR="00E30B7E">
          <w:t xml:space="preserve">Bedömningsskalan också förklarades för respondenten. </w:t>
        </w:r>
      </w:ins>
      <w:ins w:id="130" w:author="Jason Serviss" w:date="2018-11-21T20:28:00Z">
        <w:r w:rsidR="00E30B7E">
          <w:t xml:space="preserve">Respondenten </w:t>
        </w:r>
      </w:ins>
      <w:ins w:id="131" w:author="Jason Serviss" w:date="2018-11-21T20:31:00Z">
        <w:r w:rsidR="00E30B7E">
          <w:t>var</w:t>
        </w:r>
      </w:ins>
      <w:ins w:id="132" w:author="Jason Serviss" w:date="2018-11-21T20:28:00Z">
        <w:r w:rsidR="00E30B7E">
          <w:t xml:space="preserve"> informerad att om det var något oklarheter i frågekonstruktionen att de hade möjlighet att fråga efter </w:t>
        </w:r>
      </w:ins>
      <w:ins w:id="133" w:author="Jason Serviss" w:date="2018-11-21T22:17:00Z">
        <w:r w:rsidR="00F066BE">
          <w:t>ytligare</w:t>
        </w:r>
      </w:ins>
      <w:ins w:id="134" w:author="Jason Serviss" w:date="2018-11-21T20:28:00Z">
        <w:r w:rsidR="00E30B7E">
          <w:t xml:space="preserve"> förklaring. Frågekonstruktionerna </w:t>
        </w:r>
      </w:ins>
      <w:ins w:id="135" w:author="Jason Serviss" w:date="2018-11-21T20:29:00Z">
        <w:r w:rsidR="00E30B7E">
          <w:t xml:space="preserve">där respondenten bad om </w:t>
        </w:r>
      </w:ins>
      <w:ins w:id="136" w:author="Jason Serviss" w:date="2018-11-21T20:32:00Z">
        <w:r w:rsidR="00E30B7E">
          <w:t>ytligare</w:t>
        </w:r>
      </w:ins>
      <w:ins w:id="137" w:author="Jason Serviss" w:date="2018-11-21T20:29:00Z">
        <w:r w:rsidR="00E30B7E">
          <w:t xml:space="preserve"> förklaring och den förklaring som gavs är inkluderade i Bilaga 2.</w:t>
        </w:r>
      </w:ins>
      <w:ins w:id="138" w:author="Jason Serviss" w:date="2018-11-21T20:27:00Z">
        <w:r>
          <w:t xml:space="preserve"> </w:t>
        </w:r>
      </w:ins>
      <w:moveToRangeStart w:id="139" w:author="Jason Serviss" w:date="2018-11-21T20:22:00Z" w:name="move404451099"/>
      <w:moveTo w:id="140" w:author="Jason Serviss" w:date="2018-11-21T20:22:00Z">
        <w:r>
          <w:t xml:space="preserve">För att säkerställa att ingen del av </w:t>
        </w:r>
        <w:proofErr w:type="spellStart"/>
        <w:r>
          <w:t>Grades</w:t>
        </w:r>
        <w:proofErr w:type="spellEnd"/>
        <w:r>
          <w:t xml:space="preserve">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139"/>
      <w:ins w:id="141" w:author="Jason Serviss" w:date="2018-11-21T20:33:00Z">
        <w:r w:rsidR="00E30B7E">
          <w:rPr>
            <w:rFonts w:eastAsia="Times New Roman" w:cs="Times New Roman"/>
            <w:lang w:eastAsia="sv-SE"/>
          </w:rPr>
          <w:t xml:space="preserve"> Ingen ytterligare information </w:t>
        </w:r>
      </w:ins>
      <w:ins w:id="142" w:author="Jason Serviss" w:date="2018-11-21T20:34:00Z">
        <w:r w:rsidR="00E30B7E">
          <w:rPr>
            <w:rFonts w:eastAsia="Times New Roman" w:cs="Times New Roman"/>
            <w:lang w:eastAsia="sv-SE"/>
          </w:rPr>
          <w:t>gavs av respondenten vid detta moment.</w:t>
        </w:r>
      </w:ins>
      <w:ins w:id="143" w:author="Jason Serviss" w:date="2018-11-21T20:25:00Z">
        <w:r>
          <w:rPr>
            <w:rFonts w:eastAsia="Times New Roman" w:cs="Times New Roman"/>
            <w:lang w:eastAsia="sv-SE"/>
          </w:rPr>
          <w:t xml:space="preserve"> </w:t>
        </w:r>
      </w:ins>
      <w:moveToRangeStart w:id="144" w:author="Jason Serviss" w:date="2018-11-21T20:25:00Z" w:name="move404451235"/>
      <w:moveTo w:id="145" w:author="Jason Serviss" w:date="2018-11-21T20:25:00Z">
        <w:r>
          <w:rPr>
            <w:rFonts w:eastAsia="Times New Roman" w:cs="Times New Roman"/>
            <w:lang w:eastAsia="sv-SE"/>
          </w:rPr>
          <w:t>Respondenten gav sitt godkännande att använda sina intervjusvar i denna studie.</w:t>
        </w:r>
      </w:moveTo>
    </w:p>
    <w:moveToRangeEnd w:id="144"/>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46" w:name="_Toc391456183"/>
      <w:bookmarkStart w:id="147" w:name="_Toc401327939"/>
      <w:r w:rsidRPr="000B1921">
        <w:rPr>
          <w:rFonts w:cs="Times New Roman"/>
          <w:b/>
          <w:sz w:val="24"/>
          <w:szCs w:val="24"/>
        </w:rPr>
        <w:lastRenderedPageBreak/>
        <w:t>Utvärdering</w:t>
      </w:r>
      <w:bookmarkEnd w:id="146"/>
      <w:bookmarkEnd w:id="147"/>
    </w:p>
    <w:p w14:paraId="58B6265B" w14:textId="0855D792"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148" w:name="_Toc391456184"/>
      <w:bookmarkStart w:id="149" w:name="_Toc401327940"/>
      <w:bookmarkEnd w:id="148"/>
      <w:r w:rsidRPr="00E43D1C">
        <w:t>Resultat</w:t>
      </w:r>
      <w:bookmarkEnd w:id="149"/>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228B2F66"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w:t>
      </w:r>
      <w:r>
        <w:lastRenderedPageBreak/>
        <w:t xml:space="preserve">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innebär att det A</w:t>
      </w:r>
      <w:r w:rsidR="004A08DF">
        <w:t>ssociativa perspektivet representera</w:t>
      </w:r>
      <w:r w:rsidR="00255B32">
        <w:t>r</w:t>
      </w:r>
      <w:r w:rsidR="004A08DF">
        <w:t xml:space="preserve"> en </w:t>
      </w:r>
      <w:del w:id="150" w:author="Jason Serviss" w:date="2018-11-21T18:34:00Z">
        <w:r w:rsidR="004A08DF" w:rsidDel="003F0E92">
          <w:delText xml:space="preserve">logisk </w:delText>
        </w:r>
      </w:del>
      <w:ins w:id="151"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2BB63682"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29EBCC13" w14:textId="1FB1E629" w:rsidR="00E91509" w:rsidRDefault="00D35D94" w:rsidP="00CA1731">
      <w:pPr>
        <w:spacing w:line="480" w:lineRule="auto"/>
        <w:jc w:val="both"/>
      </w:pPr>
      <w:r>
        <w:lastRenderedPageBreak/>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w:t>
      </w:r>
      <w:r w:rsidR="002435CA">
        <w:lastRenderedPageBreak/>
        <w:t>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w:t>
      </w:r>
      <w:r w:rsidR="00377747" w:rsidRPr="00377747">
        <w:lastRenderedPageBreak/>
        <w:t xml:space="preserve">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2" w:name="_Toc489811950"/>
      <w:bookmarkStart w:id="15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2"/>
      <w:bookmarkEnd w:id="15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4" w:name="_Toc391456185"/>
      <w:bookmarkStart w:id="155" w:name="_Toc401327941"/>
      <w:bookmarkEnd w:id="154"/>
      <w:r w:rsidRPr="004E58AD">
        <w:t>Diskussion</w:t>
      </w:r>
      <w:bookmarkEnd w:id="155"/>
    </w:p>
    <w:p w14:paraId="6D0F922C" w14:textId="2089A7F4"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900B342"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lastRenderedPageBreak/>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167BD03" w:rsidR="00035BFB" w:rsidRPr="00035BFB" w:rsidRDefault="00E75C4C" w:rsidP="00CA1731">
      <w:pPr>
        <w:spacing w:line="480" w:lineRule="auto"/>
        <w:jc w:val="both"/>
      </w:pPr>
      <w:r>
        <w:lastRenderedPageBreak/>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156" w:name="_Toc401327942"/>
      <w:r w:rsidRPr="004E58AD">
        <w:lastRenderedPageBreak/>
        <w:t>Tack</w:t>
      </w:r>
      <w:bookmarkEnd w:id="156"/>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157" w:name="_Toc391456186"/>
      <w:bookmarkStart w:id="158" w:name="_Toc401327943"/>
      <w:bookmarkEnd w:id="157"/>
      <w:r w:rsidRPr="004E58AD">
        <w:t>Referenser</w:t>
      </w:r>
      <w:bookmarkEnd w:id="158"/>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59" w:name="_Toc391456187"/>
      <w:bookmarkStart w:id="160" w:name="_Toc401327944"/>
      <w:bookmarkEnd w:id="159"/>
      <w:r w:rsidRPr="009F3187">
        <w:lastRenderedPageBreak/>
        <w:t>Bilagor</w:t>
      </w:r>
      <w:bookmarkEnd w:id="160"/>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61" w:name="_Toc391456188"/>
      <w:bookmarkEnd w:id="161"/>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62" w:name="_Toc391456189"/>
      <w:bookmarkEnd w:id="162"/>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A512CD">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Change w:id="163" w:author="Jason Serviss" w:date="2018-11-21T18:44:00Z">
            <w:sectPr w:rsidR="00D45847" w:rsidRPr="000427E4" w:rsidSect="00A512CD">
              <w:pgMar w:top="1135" w:right="1417" w:bottom="1417" w:left="1417" w:header="0" w:footer="709" w:gutter="0"/>
              <w:lnNumType w:countBy="0" w:restart="newPage"/>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1-21T18:43:00Z" w:initials="JS">
    <w:p w14:paraId="7219C11D" w14:textId="77777777" w:rsidR="00F066BE" w:rsidRDefault="00F066BE">
      <w:pPr>
        <w:pStyle w:val="CommentText"/>
      </w:pPr>
      <w:r>
        <w:rPr>
          <w:rStyle w:val="CommentReference"/>
        </w:rPr>
        <w:annotationRef/>
      </w:r>
      <w:proofErr w:type="gramStart"/>
      <w:r>
        <w:t>-</w:t>
      </w:r>
      <w:proofErr w:type="gramEnd"/>
      <w:r>
        <w:t>Robert: Vad menar du, för dom?</w:t>
      </w:r>
    </w:p>
    <w:p w14:paraId="4C31F553" w14:textId="611259A3" w:rsidR="00F066BE" w:rsidRDefault="00F066BE">
      <w:pPr>
        <w:pStyle w:val="CommentText"/>
      </w:pPr>
    </w:p>
    <w:p w14:paraId="6D92C4CC" w14:textId="20C8E2F2" w:rsidR="00F066BE" w:rsidRDefault="00F066BE">
      <w:pPr>
        <w:pStyle w:val="CommentText"/>
      </w:pPr>
      <w:proofErr w:type="gramStart"/>
      <w:r>
        <w:t>-</w:t>
      </w:r>
      <w:proofErr w:type="gramEnd"/>
      <w:r>
        <w:t xml:space="preserve">Jason: </w:t>
      </w:r>
      <w:proofErr w:type="spellStart"/>
      <w:r>
        <w:t>Put</w:t>
      </w:r>
      <w:proofErr w:type="spellEnd"/>
      <w:r>
        <w:t xml:space="preserve"> </w:t>
      </w:r>
      <w:proofErr w:type="spellStart"/>
      <w:r>
        <w:t>another</w:t>
      </w:r>
      <w:proofErr w:type="spellEnd"/>
      <w:r>
        <w:t xml:space="preserve"> ”fördel” </w:t>
      </w:r>
      <w:proofErr w:type="spellStart"/>
      <w:r>
        <w:t>here</w:t>
      </w:r>
      <w:proofErr w:type="spellEnd"/>
      <w:r>
        <w:t xml:space="preserve"> </w:t>
      </w:r>
      <w:proofErr w:type="spellStart"/>
      <w:r>
        <w:t>instead</w:t>
      </w:r>
      <w:proofErr w:type="spellEnd"/>
      <w:r>
        <w:t>.</w:t>
      </w:r>
    </w:p>
  </w:comment>
  <w:comment w:id="4" w:author="Jason Serviss" w:date="2018-11-21T17:52:00Z" w:initials="JS">
    <w:p w14:paraId="1805B5D5" w14:textId="3982B441" w:rsidR="00F066BE" w:rsidRDefault="00F066BE">
      <w:pPr>
        <w:pStyle w:val="CommentText"/>
      </w:pPr>
      <w:r>
        <w:rPr>
          <w:rStyle w:val="CommentReference"/>
        </w:rPr>
        <w:annotationRef/>
      </w:r>
      <w:r>
        <w:t>Robert: För vad?</w:t>
      </w:r>
    </w:p>
  </w:comment>
  <w:comment w:id="24" w:author="Jason Serviss" w:date="2018-11-21T19:03:00Z" w:initials="JS">
    <w:p w14:paraId="43645B9B" w14:textId="77777777" w:rsidR="00F066BE" w:rsidRDefault="00F066BE">
      <w:pPr>
        <w:pStyle w:val="CommentText"/>
      </w:pPr>
      <w:r>
        <w:t>Robert: Förankring!</w:t>
      </w:r>
    </w:p>
    <w:p w14:paraId="386022F0" w14:textId="77777777" w:rsidR="00F066BE" w:rsidRDefault="00F066BE">
      <w:pPr>
        <w:pStyle w:val="CommentText"/>
      </w:pPr>
    </w:p>
    <w:p w14:paraId="3873C6EE" w14:textId="73A198F4" w:rsidR="00F066BE" w:rsidRDefault="00F066BE">
      <w:pPr>
        <w:pStyle w:val="CommentText"/>
      </w:pPr>
      <w:r>
        <w:t xml:space="preserve">Jason: </w:t>
      </w:r>
      <w:r>
        <w:rPr>
          <w:rStyle w:val="CommentReference"/>
        </w:rPr>
        <w:annotationRef/>
      </w:r>
      <w:proofErr w:type="spellStart"/>
      <w:r>
        <w:t>Add</w:t>
      </w:r>
      <w:proofErr w:type="spellEnd"/>
      <w:r>
        <w:t xml:space="preserve"> source </w:t>
      </w:r>
      <w:proofErr w:type="spellStart"/>
      <w:r>
        <w:t>here</w:t>
      </w:r>
      <w:proofErr w:type="spellEnd"/>
      <w:r>
        <w:t>.</w:t>
      </w:r>
    </w:p>
  </w:comment>
  <w:comment w:id="38" w:author="Jason Serviss" w:date="2018-11-21T18:01:00Z" w:initials="JS">
    <w:p w14:paraId="713A371C" w14:textId="673C1773" w:rsidR="00F066BE" w:rsidRDefault="00F066BE">
      <w:pPr>
        <w:pStyle w:val="CommentText"/>
      </w:pPr>
      <w:r>
        <w:rPr>
          <w:rStyle w:val="CommentReference"/>
        </w:rPr>
        <w:annotationRef/>
      </w:r>
      <w:r>
        <w:t>Robert: Hur ska det utformas?</w:t>
      </w:r>
    </w:p>
  </w:comment>
  <w:comment w:id="89" w:author="Jason Serviss" w:date="2018-11-21T21:53:00Z" w:initials="JS">
    <w:p w14:paraId="501E31D9" w14:textId="3A7F48F0" w:rsidR="00F066BE" w:rsidRDefault="00F066BE">
      <w:pPr>
        <w:pStyle w:val="CommentText"/>
      </w:pPr>
      <w:r>
        <w:rPr>
          <w:rStyle w:val="CommentReference"/>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 w:id="116" w:author="Jason Serviss" w:date="2018-11-21T18:09:00Z" w:initials="JS">
    <w:p w14:paraId="6841DD27" w14:textId="1A845AF7" w:rsidR="00F066BE" w:rsidRDefault="00F066BE">
      <w:pPr>
        <w:pStyle w:val="CommentText"/>
      </w:pPr>
      <w:r>
        <w:rPr>
          <w:rStyle w:val="CommentReference"/>
        </w:rPr>
        <w:annotationRef/>
      </w:r>
      <w:r>
        <w:t>Robert: Hur bedömdes det? Vad låg till grund för bedömn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F066BE" w:rsidRDefault="00F066BE">
      <w:r>
        <w:separator/>
      </w:r>
    </w:p>
  </w:endnote>
  <w:endnote w:type="continuationSeparator" w:id="0">
    <w:p w14:paraId="4F768654" w14:textId="77777777" w:rsidR="00F066BE" w:rsidRDefault="00F066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066BE" w:rsidRDefault="00F066B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F066BE" w:rsidRDefault="00F066B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F066BE" w:rsidRDefault="00F066BE">
        <w:pPr>
          <w:pStyle w:val="Footer1"/>
          <w:jc w:val="center"/>
        </w:pPr>
        <w:r>
          <w:fldChar w:fldCharType="begin"/>
        </w:r>
        <w:r>
          <w:instrText>PAGE</w:instrText>
        </w:r>
        <w:r>
          <w:fldChar w:fldCharType="separate"/>
        </w:r>
        <w:r w:rsidR="002578D6">
          <w:rPr>
            <w:noProof/>
          </w:rPr>
          <w:t>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F066BE" w:rsidRDefault="00F066BE">
        <w:pPr>
          <w:pStyle w:val="Footer1"/>
          <w:jc w:val="center"/>
        </w:pPr>
        <w:r>
          <w:fldChar w:fldCharType="begin"/>
        </w:r>
        <w:r>
          <w:instrText>PAGE</w:instrText>
        </w:r>
        <w:r>
          <w:fldChar w:fldCharType="separate"/>
        </w:r>
        <w:r w:rsidR="002578D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F066BE" w:rsidRDefault="00F066BE">
      <w:r>
        <w:separator/>
      </w:r>
    </w:p>
  </w:footnote>
  <w:footnote w:type="continuationSeparator" w:id="0">
    <w:p w14:paraId="71DB8F98" w14:textId="77777777" w:rsidR="00F066BE" w:rsidRDefault="00F066BE">
      <w:r>
        <w:continuationSeparator/>
      </w:r>
    </w:p>
  </w:footnote>
  <w:footnote w:id="1">
    <w:p w14:paraId="5824ECF3" w14:textId="4B98B15A" w:rsidR="00F066BE" w:rsidRPr="005D1A1C" w:rsidRDefault="00F066BE"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F066BE" w:rsidRPr="005D1A1C" w:rsidRDefault="00F066BE"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F066BE" w:rsidRPr="005D1A1C" w:rsidRDefault="00F066BE"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F066BE" w:rsidRPr="005D1A1C" w:rsidRDefault="00F066BE"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F066BE" w:rsidRPr="005D1A1C" w:rsidRDefault="00F066BE"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F066BE" w:rsidRDefault="00F066BE"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3CEE"/>
    <w:rsid w:val="004642EB"/>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0816"/>
    <w:rsid w:val="006C3FF0"/>
    <w:rsid w:val="006D25B0"/>
    <w:rsid w:val="006D4004"/>
    <w:rsid w:val="006D458A"/>
    <w:rsid w:val="006D5856"/>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2CD"/>
    <w:rsid w:val="00A51BA1"/>
    <w:rsid w:val="00A531A3"/>
    <w:rsid w:val="00A53F62"/>
    <w:rsid w:val="00A54A9F"/>
    <w:rsid w:val="00A61540"/>
    <w:rsid w:val="00A62911"/>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75A"/>
    <w:rsid w:val="00B31418"/>
    <w:rsid w:val="00B31D7F"/>
    <w:rsid w:val="00B32D13"/>
    <w:rsid w:val="00B33CEE"/>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0B7E"/>
    <w:rsid w:val="00E31E16"/>
    <w:rsid w:val="00E35816"/>
    <w:rsid w:val="00E36747"/>
    <w:rsid w:val="00E4107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C189E6F-9179-C247-88B6-D08BF5E637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5</Pages>
  <Words>12014</Words>
  <Characters>68484</Characters>
  <Application>Microsoft Macintosh Word</Application>
  <DocSecurity>0</DocSecurity>
  <Lines>570</Lines>
  <Paragraphs>160</Paragraphs>
  <ScaleCrop>false</ScaleCrop>
  <Company>Stockholms universitetsbibliotek</Company>
  <LinksUpToDate>false</LinksUpToDate>
  <CharactersWithSpaces>8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5</cp:revision>
  <cp:lastPrinted>2018-11-06T10:11:00Z</cp:lastPrinted>
  <dcterms:created xsi:type="dcterms:W3CDTF">2018-11-21T16:49:00Z</dcterms:created>
  <dcterms:modified xsi:type="dcterms:W3CDTF">2018-11-21T21: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